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887453">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887453">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887453">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887453">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887453">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887453">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887453">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6F1E4C58"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74D91F3"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3875AB9"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08A33FBA"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EE6BBA6"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8D80B1D"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5634FF"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18F0705"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2567F68B" w:rsidR="000F766B" w:rsidRDefault="000F766B" w:rsidP="000F766B">
      <w:pPr>
        <w:pStyle w:val="Legenda"/>
        <w:rPr>
          <w:bCs/>
          <w:iCs/>
          <w:caps/>
          <w:snapToGrid w:val="0"/>
          <w:color w:val="000000"/>
          <w:spacing w:val="10"/>
          <w:kern w:val="28"/>
          <w:szCs w:val="20"/>
        </w:rPr>
      </w:pPr>
      <w:bookmarkStart w:id="42" w:name="_Ref52742150"/>
      <w:bookmarkStart w:id="43" w:name="_Ref52742133"/>
      <w:r>
        <w:t xml:space="preserve">Figura </w:t>
      </w:r>
      <w:r>
        <w:fldChar w:fldCharType="begin"/>
      </w:r>
      <w:r>
        <w:instrText xml:space="preserve"> SEQ Figura \* ARABIC </w:instrText>
      </w:r>
      <w:r>
        <w:fldChar w:fldCharType="separate"/>
      </w:r>
      <w:r w:rsidR="009D5C44">
        <w:rPr>
          <w:noProof/>
        </w:rPr>
        <w:t>8</w:t>
      </w:r>
      <w:r>
        <w:rPr>
          <w:noProof/>
        </w:rPr>
        <w:fldChar w:fldCharType="end"/>
      </w:r>
      <w:bookmarkEnd w:id="4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3"/>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r w:rsidRPr="000F2C68">
        <w:rPr>
          <w:i/>
          <w:iCs w:val="0"/>
        </w:rPr>
        <w:t>sklearn.neighbors</w:t>
      </w:r>
      <w:proofErr w:type="spell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4" w:name="_Toc51603082"/>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D67A990"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0C9602CA" w:rsidR="008849DE" w:rsidRDefault="008849DE" w:rsidP="00CA31F6">
      <w:pPr>
        <w:pStyle w:val="Ttulo3"/>
      </w:pPr>
      <w:bookmarkStart w:id="49" w:name="_Ref48855940"/>
      <w:bookmarkStart w:id="50" w:name="_Toc51603083"/>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5" w:name="_Toc51603084"/>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9"/>
      <w:r w:rsidR="00CF5FC9">
        <w:rPr>
          <w:rStyle w:val="Refdecomentrio"/>
        </w:rPr>
        <w:commentReference w:id="59"/>
      </w:r>
    </w:p>
    <w:p w14:paraId="550D217F" w14:textId="0CF7C565" w:rsidR="008849DE" w:rsidRDefault="008849DE" w:rsidP="00CA31F6">
      <w:pPr>
        <w:pStyle w:val="Ttulo3"/>
      </w:pPr>
      <w:bookmarkStart w:id="60"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5" w:name="_Ref42462937"/>
      <w:bookmarkStart w:id="66" w:name="_Toc51603086"/>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68" w:name="_Toc51603087"/>
      <w:r>
        <w:t>pesquisa com usuários sobre recomendação musical</w:t>
      </w:r>
      <w:bookmarkEnd w:id="68"/>
    </w:p>
    <w:p w14:paraId="303F21D0" w14:textId="19854538" w:rsidR="006C7738" w:rsidRPr="006C7738" w:rsidRDefault="006C7738" w:rsidP="00CA31F6">
      <w:r>
        <w:tab/>
      </w:r>
      <w:r w:rsidR="00F7313E">
        <w:t>Para validar o modelo de sistema de recomendação</w:t>
      </w:r>
      <w:r w:rsidR="00B2728C">
        <w:t xml:space="preserve"> </w:t>
      </w:r>
      <w:commentRangeStart w:id="69"/>
      <w:r w:rsidR="00B2728C">
        <w:t>foi</w:t>
      </w:r>
      <w:r w:rsidR="00F7313E">
        <w:t xml:space="preserve"> </w:t>
      </w:r>
      <w:r w:rsidR="00B2728C">
        <w:t xml:space="preserve">desenvolvida </w:t>
      </w:r>
      <w:commentRangeEnd w:id="69"/>
      <w:r w:rsidR="00B2728C">
        <w:rPr>
          <w:rStyle w:val="Refdecomentrio"/>
        </w:rPr>
        <w:commentReference w:id="69"/>
      </w:r>
      <w:r w:rsidR="00F7313E">
        <w:t xml:space="preserve">uma </w:t>
      </w:r>
      <w:commentRangeStart w:id="70"/>
      <w:commentRangeStart w:id="71"/>
      <w:r w:rsidR="00F7313E">
        <w:t>aplicação</w:t>
      </w:r>
      <w:commentRangeEnd w:id="70"/>
      <w:r w:rsidR="008264A2">
        <w:rPr>
          <w:rStyle w:val="Refdecomentrio"/>
        </w:rPr>
        <w:commentReference w:id="70"/>
      </w:r>
      <w:commentRangeEnd w:id="71"/>
      <w:r w:rsidR="001C6C9A">
        <w:rPr>
          <w:rStyle w:val="Refdecomentrio"/>
        </w:rPr>
        <w:commentReference w:id="71"/>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2"/>
      <w:commentRangeStart w:id="73"/>
      <w:commentRangeStart w:id="7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2"/>
      <w:commentRangeEnd w:id="73"/>
      <w:r w:rsidR="00B2728C">
        <w:rPr>
          <w:rStyle w:val="Refdecomentrio"/>
        </w:rPr>
        <w:commentReference w:id="72"/>
      </w:r>
      <w:r w:rsidR="00215D62">
        <w:rPr>
          <w:rStyle w:val="Refdecomentrio"/>
        </w:rPr>
        <w:commentReference w:id="73"/>
      </w:r>
      <w:commentRangeEnd w:id="74"/>
      <w:r w:rsidR="005B39DC">
        <w:rPr>
          <w:rStyle w:val="Refdecomentrio"/>
        </w:rPr>
        <w:commentReference w:id="74"/>
      </w:r>
    </w:p>
    <w:p w14:paraId="232A08C4" w14:textId="20CA406C" w:rsidR="002638C0" w:rsidRDefault="007649CF" w:rsidP="00CA31F6">
      <w:pPr>
        <w:pStyle w:val="Legenda"/>
      </w:pPr>
      <w:bookmarkStart w:id="75" w:name="_Ref42452795"/>
      <w:bookmarkStart w:id="7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5"/>
      <w:r>
        <w:t xml:space="preserve"> Etapas do desenvolvimento</w:t>
      </w:r>
      <w:r>
        <w:rPr>
          <w:noProof/>
        </w:rPr>
        <w:t xml:space="preserve"> do sistema de recomendação musical</w:t>
      </w:r>
      <w:r>
        <w:t xml:space="preserve"> </w:t>
      </w:r>
      <w:bookmarkStart w:id="77" w:name="_Hlk42442745"/>
      <w:r w:rsidRPr="00353DD1">
        <w:t>(próprio, 2020)</w:t>
      </w:r>
      <w:bookmarkEnd w:id="76"/>
      <w:bookmarkEnd w:id="77"/>
    </w:p>
    <w:p w14:paraId="24FD8A78" w14:textId="6C21E887" w:rsidR="00D902DF" w:rsidRDefault="00D902DF" w:rsidP="00CA31F6">
      <w:commentRangeStart w:id="78"/>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8"/>
      <w:r w:rsidR="00C00AE5">
        <w:rPr>
          <w:rStyle w:val="Refdecomentrio"/>
        </w:rPr>
        <w:commentReference w:id="78"/>
      </w:r>
    </w:p>
    <w:p w14:paraId="49CCDBDD" w14:textId="677002B2" w:rsidR="002D4647" w:rsidRDefault="002D4647" w:rsidP="002D4647">
      <w:pPr>
        <w:pStyle w:val="Legenda"/>
      </w:pPr>
      <w:bookmarkStart w:id="79" w:name="_Ref4885731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79"/>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0" w:name="_Toc51603088"/>
      <w:r>
        <w:t>Pré-teste</w:t>
      </w:r>
      <w:r w:rsidR="00DB0C61">
        <w:t xml:space="preserve"> do questionário</w:t>
      </w:r>
      <w:bookmarkEnd w:id="80"/>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1" w:name="_Toc51603089"/>
      <w:r>
        <w:t xml:space="preserve">Resultados do </w:t>
      </w:r>
      <w:r w:rsidR="00123767">
        <w:t>questionário</w:t>
      </w:r>
      <w:bookmarkEnd w:id="81"/>
    </w:p>
    <w:p w14:paraId="3715E4DD" w14:textId="672F3D08" w:rsidR="005859BD" w:rsidRDefault="005859BD" w:rsidP="008A0B65">
      <w:r>
        <w:tab/>
      </w:r>
      <w:commentRangeStart w:id="82"/>
      <w:r>
        <w:t xml:space="preserve">Com um alcance maior do que 1000 pessoas, sendo 800 funcionários da CWI que possuem acesso ao Slack, 200 pessoas alcançadas através do Instagram e demais divulgações que tiveram, </w:t>
      </w:r>
      <w:commentRangeEnd w:id="82"/>
      <w:r>
        <w:rPr>
          <w:rStyle w:val="Refdecomentrio"/>
        </w:rPr>
        <w:commentReference w:id="82"/>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3"/>
      <w:commentRangeEnd w:id="83"/>
      <w:r>
        <w:rPr>
          <w:rStyle w:val="Refdecomentrio"/>
        </w:rPr>
        <w:commentReference w:id="83"/>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4"/>
      <w:r>
        <w:t xml:space="preserve">de </w:t>
      </w:r>
      <w:r w:rsidR="00EF0264">
        <w:t>recomendação</w:t>
      </w:r>
      <w:r>
        <w:t xml:space="preserve"> musical</w:t>
      </w:r>
      <w:commentRangeEnd w:id="84"/>
      <w:r w:rsidR="00F372BC">
        <w:rPr>
          <w:rStyle w:val="Refdecomentrio"/>
        </w:rPr>
        <w:commentReference w:id="84"/>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5"/>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5"/>
      <w:r w:rsidR="00726572">
        <w:rPr>
          <w:rStyle w:val="Refdecomentrio"/>
        </w:rPr>
        <w:commentReference w:id="85"/>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1</w:t>
      </w:r>
      <w:r w:rsidR="00EF1EF1">
        <w:rPr>
          <w:noProof/>
        </w:rPr>
        <w:fldChar w:fldCharType="end"/>
      </w:r>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2</w:t>
      </w:r>
      <w:r w:rsidR="00EF1EF1">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3</w:t>
      </w:r>
      <w:r w:rsidR="00EF1EF1">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r>
        <w:t xml:space="preserve">Figura </w:t>
      </w:r>
      <w:r w:rsidR="00EF1EF1">
        <w:fldChar w:fldCharType="begin"/>
      </w:r>
      <w:r w:rsidR="00EF1EF1">
        <w:instrText xml:space="preserve"> SEQ Figura \* ARABIC </w:instrText>
      </w:r>
      <w:r w:rsidR="00EF1EF1">
        <w:fldChar w:fldCharType="separate"/>
      </w:r>
      <w:r w:rsidR="009D5C44">
        <w:rPr>
          <w:noProof/>
        </w:rPr>
        <w:t>14</w:t>
      </w:r>
      <w:r w:rsidR="00EF1EF1">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6</w:t>
      </w:r>
      <w:r w:rsidR="00EF1EF1">
        <w:rPr>
          <w:noProof/>
        </w:rPr>
        <w:fldChar w:fldCharType="end"/>
      </w:r>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47EF48E6" w14:textId="09D86DF9" w:rsidR="00393A4C" w:rsidRDefault="00393A4C" w:rsidP="006A158D">
      <w:r>
        <w:tab/>
        <w:t xml:space="preserve">Para desenvolver a aplicação web, foi utilizado a </w:t>
      </w:r>
      <w:proofErr w:type="spellStart"/>
      <w:r w:rsidRPr="00393A4C">
        <w:rPr>
          <w:i/>
          <w:iCs w:val="0"/>
        </w:rPr>
        <w:t>library</w:t>
      </w:r>
      <w:proofErr w:type="spellEnd"/>
      <w:r w:rsidRPr="00393A4C">
        <w:rPr>
          <w:i/>
          <w:iCs w:val="0"/>
        </w:rPr>
        <w:t xml:space="preserve"> </w:t>
      </w:r>
      <w:proofErr w:type="spellStart"/>
      <w:r w:rsidRPr="00393A4C">
        <w:rPr>
          <w:i/>
          <w:iCs w:val="0"/>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xml:space="preserve">,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proofErr w:type="spellStart"/>
      <w:r w:rsidR="00163AF4" w:rsidRPr="00565DA2">
        <w:rPr>
          <w:i/>
          <w:iCs w:val="0"/>
        </w:rPr>
        <w:t>Analytics</w:t>
      </w:r>
      <w:proofErr w:type="spellEnd"/>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iCs w:val="0"/>
        </w:rPr>
        <w:t>Realtime</w:t>
      </w:r>
      <w:proofErr w:type="spellEnd"/>
      <w:r w:rsidRPr="00565DA2">
        <w:rPr>
          <w:i/>
          <w:iCs w:val="0"/>
        </w:rPr>
        <w:t xml:space="preserve"> </w:t>
      </w:r>
      <w:proofErr w:type="spellStart"/>
      <w:r w:rsidRPr="00565DA2">
        <w:rPr>
          <w:i/>
          <w:iCs w:val="0"/>
        </w:rPr>
        <w:t>Database</w:t>
      </w:r>
      <w:proofErr w:type="spellEnd"/>
      <w:r>
        <w:t xml:space="preserve"> do </w:t>
      </w:r>
      <w:proofErr w:type="spellStart"/>
      <w:r>
        <w:t>Firebase</w:t>
      </w:r>
      <w:proofErr w:type="spellEnd"/>
      <w:r w:rsidR="00856BCD">
        <w:t xml:space="preserve"> (</w:t>
      </w:r>
      <w:proofErr w:type="spellStart"/>
      <w:r w:rsidR="00856BCD" w:rsidRPr="00856BCD">
        <w:rPr>
          <w:i/>
          <w:iCs w:val="0"/>
        </w:rPr>
        <w:t>Realtime</w:t>
      </w:r>
      <w:proofErr w:type="spellEnd"/>
      <w:r w:rsidR="00856BCD" w:rsidRPr="00856BCD">
        <w:rPr>
          <w:i/>
          <w:iCs w:val="0"/>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iCs w:val="0"/>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iCs w:val="0"/>
        </w:rPr>
        <w:t>Javascript</w:t>
      </w:r>
      <w:proofErr w:type="spellEnd"/>
      <w:r w:rsidR="00DA5C86" w:rsidRPr="00AD472A">
        <w:t>.</w:t>
      </w:r>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37DE1F44" w14:textId="632B63F1" w:rsidR="000E20F6" w:rsidRDefault="000E20F6" w:rsidP="003E2A27">
      <w:r>
        <w:tab/>
        <w:t xml:space="preserve">A aplicação foi publicada na ferramenta disponível no </w:t>
      </w:r>
      <w:proofErr w:type="spellStart"/>
      <w:r>
        <w:t>Github</w:t>
      </w:r>
      <w:proofErr w:type="spellEnd"/>
      <w:r>
        <w:t xml:space="preserve"> chamada </w:t>
      </w:r>
      <w:proofErr w:type="spellStart"/>
      <w:r w:rsidRPr="000E20F6">
        <w:rPr>
          <w:i/>
          <w:iCs w:val="0"/>
        </w:rPr>
        <w:t>Github</w:t>
      </w:r>
      <w:proofErr w:type="spellEnd"/>
      <w:r w:rsidRPr="000E20F6">
        <w:rPr>
          <w:i/>
          <w:iCs w:val="0"/>
        </w:rPr>
        <w:t xml:space="preserve"> </w:t>
      </w:r>
      <w:proofErr w:type="spellStart"/>
      <w:r w:rsidRPr="000E20F6">
        <w:rPr>
          <w:i/>
          <w:iCs w:val="0"/>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3E2A27"/>
    <w:p w14:paraId="66BD8074" w14:textId="53F4BF23" w:rsidR="00360E5F" w:rsidRDefault="00360E5F" w:rsidP="00360E5F">
      <w:pPr>
        <w:pStyle w:val="Ttulo3"/>
      </w:pPr>
      <w:r>
        <w:t xml:space="preserve">Coleta do </w:t>
      </w:r>
      <w:proofErr w:type="spellStart"/>
      <w:r w:rsidR="000C1A86">
        <w:t>F</w:t>
      </w:r>
      <w:r>
        <w:t>irebase</w:t>
      </w:r>
      <w:proofErr w:type="spellEnd"/>
    </w:p>
    <w:p w14:paraId="6733EB29" w14:textId="21C96CF2" w:rsidR="009D5C44" w:rsidRDefault="007C31E3" w:rsidP="00360E5F">
      <w:r>
        <w:tab/>
        <w:t>Ao final do experimento, foi exportado os eventos dos usuários em um JSON através d</w:t>
      </w:r>
      <w:r w:rsidR="007916D5">
        <w:t>o</w:t>
      </w:r>
      <w:r>
        <w:t xml:space="preserve"> console do </w:t>
      </w:r>
      <w:proofErr w:type="spellStart"/>
      <w:r w:rsidRPr="00CA6B94">
        <w:rPr>
          <w:i/>
          <w:iCs w:val="0"/>
        </w:rPr>
        <w:t>Realtime</w:t>
      </w:r>
      <w:proofErr w:type="spellEnd"/>
      <w:r w:rsidRPr="00CA6B94">
        <w:rPr>
          <w:i/>
          <w:iCs w:val="0"/>
        </w:rPr>
        <w:t xml:space="preserve"> </w:t>
      </w:r>
      <w:proofErr w:type="spellStart"/>
      <w:r w:rsidRPr="00CA6B94">
        <w:rPr>
          <w:i/>
          <w:iCs w:val="0"/>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iCs w:val="0"/>
        </w:rPr>
        <w:t>Realtime</w:t>
      </w:r>
      <w:proofErr w:type="spellEnd"/>
      <w:r w:rsidR="009D5C44" w:rsidRPr="001C6C85">
        <w:rPr>
          <w:i/>
          <w:iCs w:val="0"/>
        </w:rPr>
        <w:t xml:space="preserv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6879739" w:rsidR="00360E5F" w:rsidRDefault="009D5C44" w:rsidP="009D5C44">
      <w:pPr>
        <w:pStyle w:val="Legenda"/>
      </w:pPr>
      <w:bookmarkStart w:id="86" w:name="_Ref53931970"/>
      <w:r>
        <w:t xml:space="preserve">Figura </w:t>
      </w:r>
      <w:r>
        <w:fldChar w:fldCharType="begin"/>
      </w:r>
      <w:r>
        <w:instrText xml:space="preserve"> SEQ Figura \* ARABIC </w:instrText>
      </w:r>
      <w:r>
        <w:fldChar w:fldCharType="separate"/>
      </w:r>
      <w:r>
        <w:rPr>
          <w:noProof/>
        </w:rPr>
        <w:t>17</w:t>
      </w:r>
      <w:r>
        <w:fldChar w:fldCharType="end"/>
      </w:r>
      <w:bookmarkEnd w:id="8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p>
    <w:p w14:paraId="7FB894DE" w14:textId="5B2D2179" w:rsidR="009D5C44" w:rsidRPr="00C5547D" w:rsidRDefault="001C6C85" w:rsidP="00360E5F">
      <w:r>
        <w:tab/>
        <w:t xml:space="preserve">Com o JSON e a estrutura de dados pronta, foi realizado alguns estudos em </w:t>
      </w:r>
      <w:proofErr w:type="spellStart"/>
      <w:r w:rsidRPr="001C6C85">
        <w:rPr>
          <w:i/>
          <w:iCs w:val="0"/>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proofErr w:type="spellStart"/>
      <w:r w:rsidR="00C5547D" w:rsidRPr="005338D4">
        <w:rPr>
          <w:i/>
          <w:iCs w:val="0"/>
        </w:rPr>
        <w:t>python</w:t>
      </w:r>
      <w:proofErr w:type="spellEnd"/>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r>
        <w:t>Preparação dos dados para o KNN</w:t>
      </w:r>
    </w:p>
    <w:p w14:paraId="236BFAC0" w14:textId="743D9113" w:rsidR="00360E5F" w:rsidRDefault="00CC3D32" w:rsidP="00360E5F">
      <w:r>
        <w:tab/>
        <w:t xml:space="preserve">Para salvar os eventos da aplicação, foi criado uma lista chamada </w:t>
      </w:r>
      <w:proofErr w:type="spellStart"/>
      <w:r w:rsidRPr="00CC3D32">
        <w:rPr>
          <w:i/>
          <w:iCs w:val="0"/>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514A9">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t>value</w:t>
      </w:r>
      <w:proofErr w:type="spellEnd"/>
      <w:r w:rsidR="00BC05A0">
        <w:t>, valores do evento separados por “;”.</w:t>
      </w:r>
    </w:p>
    <w:p w14:paraId="602EF07C" w14:textId="77777777" w:rsidR="00044C36" w:rsidRPr="00F06399" w:rsidRDefault="00074D32" w:rsidP="00044C36">
      <w:r>
        <w:tab/>
      </w:r>
    </w:p>
    <w:p w14:paraId="1133AD6B" w14:textId="3C88A914" w:rsidR="00462633" w:rsidRDefault="00462633" w:rsidP="00462633">
      <w:pPr>
        <w:pStyle w:val="Legenda"/>
      </w:pPr>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w:t>
      </w:r>
      <w:r>
        <w:t xml:space="preserve"> </w:t>
      </w:r>
      <w:r w:rsidRPr="00A73EA3">
        <w:t>(próprio, 2020)</w:t>
      </w:r>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proofErr w:type="spellStart"/>
            <w:r w:rsidRPr="00F06399">
              <w:rPr>
                <w:b/>
                <w:bCs/>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48C2471D" w:rsidR="00074D32" w:rsidRPr="00044C36" w:rsidRDefault="00074D32" w:rsidP="00044C36">
      <w:pPr>
        <w:rPr>
          <w:lang w:val="en-US"/>
        </w:rPr>
      </w:pPr>
      <w:r w:rsidRPr="00074D32">
        <w:rPr>
          <w:lang w:val="en-US"/>
        </w:rPr>
        <w:t xml:space="preserve"> </w:t>
      </w:r>
    </w:p>
    <w:p w14:paraId="7173B321" w14:textId="064726AA" w:rsidR="002A1DBB" w:rsidRDefault="002A1DBB" w:rsidP="00360E5F">
      <w:pPr>
        <w:rPr>
          <w:lang w:val="en-US"/>
        </w:rPr>
      </w:pPr>
      <w:proofErr w:type="spellStart"/>
      <w:r>
        <w:rPr>
          <w:lang w:val="en-US"/>
        </w:rPr>
        <w:t>Carregamento</w:t>
      </w:r>
      <w:proofErr w:type="spellEnd"/>
      <w:r>
        <w:rPr>
          <w:lang w:val="en-US"/>
        </w:rPr>
        <w:t xml:space="preserve"> do </w:t>
      </w:r>
      <w:proofErr w:type="spellStart"/>
      <w:r>
        <w:rPr>
          <w:lang w:val="en-US"/>
        </w:rPr>
        <w:t>arquivo</w:t>
      </w:r>
      <w:proofErr w:type="spellEnd"/>
    </w:p>
    <w:p w14:paraId="0FAC7FDA" w14:textId="188AB4C4" w:rsidR="002A1DBB" w:rsidRDefault="002A1DBB" w:rsidP="00360E5F">
      <w:pPr>
        <w:rPr>
          <w:lang w:val="en-US"/>
        </w:rPr>
      </w:pPr>
      <w:proofErr w:type="spellStart"/>
      <w:r>
        <w:rPr>
          <w:lang w:val="en-US"/>
        </w:rPr>
        <w:t>Falar</w:t>
      </w:r>
      <w:proofErr w:type="spellEnd"/>
      <w:r>
        <w:rPr>
          <w:lang w:val="en-US"/>
        </w:rPr>
        <w:t xml:space="preserve"> </w:t>
      </w:r>
      <w:proofErr w:type="spellStart"/>
      <w:r>
        <w:rPr>
          <w:lang w:val="en-US"/>
        </w:rPr>
        <w:t>sobre</w:t>
      </w:r>
      <w:proofErr w:type="spellEnd"/>
      <w:r>
        <w:rPr>
          <w:lang w:val="en-US"/>
        </w:rPr>
        <w:t xml:space="preserve"> </w:t>
      </w:r>
      <w:proofErr w:type="spellStart"/>
      <w:r>
        <w:rPr>
          <w:lang w:val="en-US"/>
        </w:rPr>
        <w:t>figuras</w:t>
      </w:r>
      <w:proofErr w:type="spellEnd"/>
      <w:r w:rsidR="00903A59">
        <w:rPr>
          <w:lang w:val="en-US"/>
        </w:rPr>
        <w:t xml:space="preserve"> </w:t>
      </w:r>
      <w:proofErr w:type="spellStart"/>
      <w:r w:rsidR="00903A59">
        <w:rPr>
          <w:lang w:val="en-US"/>
        </w:rPr>
        <w:t>abaixo</w:t>
      </w:r>
      <w:proofErr w:type="spellEnd"/>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r>
        <w:t xml:space="preserve">Figura </w:t>
      </w:r>
      <w:r>
        <w:fldChar w:fldCharType="begin"/>
      </w:r>
      <w:r>
        <w:instrText xml:space="preserve"> SEQ Figura \* ARABIC </w:instrText>
      </w:r>
      <w:r>
        <w:fldChar w:fldCharType="separate"/>
      </w:r>
      <w:r w:rsidR="009D5C44">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p>
    <w:p w14:paraId="24982577" w14:textId="2EBF02CD" w:rsidR="00277DEC" w:rsidRDefault="00277DEC" w:rsidP="00277DEC">
      <w:r>
        <w:lastRenderedPageBreak/>
        <w:t>...</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r>
        <w:t xml:space="preserve">Figura </w:t>
      </w:r>
      <w:r>
        <w:fldChar w:fldCharType="begin"/>
      </w:r>
      <w:r>
        <w:instrText xml:space="preserve"> SEQ Figura \* ARABIC </w:instrText>
      </w:r>
      <w:r>
        <w:fldChar w:fldCharType="separate"/>
      </w:r>
      <w:r w:rsidR="009D5C44">
        <w:rPr>
          <w:noProof/>
        </w:rPr>
        <w:t>19</w:t>
      </w:r>
      <w:r>
        <w:fldChar w:fldCharType="end"/>
      </w:r>
      <w:r>
        <w:t xml:space="preserve"> Representação dos eventos salvos no </w:t>
      </w:r>
      <w:proofErr w:type="spellStart"/>
      <w:r>
        <w:t>Firebase</w:t>
      </w:r>
      <w:proofErr w:type="spellEnd"/>
      <w:r w:rsidR="00180781">
        <w:t xml:space="preserve"> </w:t>
      </w:r>
      <w:r w:rsidR="00180781" w:rsidRPr="00A73EA3">
        <w:t>(próprio, 2020)</w:t>
      </w:r>
    </w:p>
    <w:p w14:paraId="5D69FFD5" w14:textId="06BC8361" w:rsidR="00277DEC" w:rsidRDefault="00277DEC" w:rsidP="00277DEC">
      <w:r>
        <w:t>...</w:t>
      </w:r>
    </w:p>
    <w:p w14:paraId="588515E7" w14:textId="77777777" w:rsidR="00277DEC" w:rsidRDefault="00277DEC" w:rsidP="00277DEC">
      <w:r>
        <w:rPr>
          <w:noProof/>
        </w:rPr>
        <w:drawing>
          <wp:inline distT="0" distB="0" distL="0" distR="0" wp14:anchorId="0D3E1FDB" wp14:editId="5643AAB9">
            <wp:extent cx="3438525" cy="3152775"/>
            <wp:effectExtent l="0" t="0" r="9525" b="9525"/>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3152775"/>
                    </a:xfrm>
                    <a:prstGeom prst="rect">
                      <a:avLst/>
                    </a:prstGeom>
                  </pic:spPr>
                </pic:pic>
              </a:graphicData>
            </a:graphic>
          </wp:inline>
        </w:drawing>
      </w:r>
    </w:p>
    <w:p w14:paraId="7DE4520B" w14:textId="424C8355" w:rsidR="00277DEC" w:rsidRDefault="00277DEC" w:rsidP="00B548EC">
      <w:pPr>
        <w:pStyle w:val="Legenda"/>
      </w:pPr>
      <w:r>
        <w:t xml:space="preserve">Figura </w:t>
      </w:r>
      <w:r>
        <w:fldChar w:fldCharType="begin"/>
      </w:r>
      <w:r>
        <w:instrText xml:space="preserve"> SEQ Figura \* ARABIC </w:instrText>
      </w:r>
      <w:r>
        <w:fldChar w:fldCharType="separate"/>
      </w:r>
      <w:r w:rsidR="009D5C44">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p>
    <w:p w14:paraId="38B4F8EF" w14:textId="04AB76EA" w:rsidR="00277DEC" w:rsidRDefault="00277DEC" w:rsidP="00277DEC">
      <w:r>
        <w:t>...</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r>
        <w:t xml:space="preserve">Figura </w:t>
      </w:r>
      <w:r>
        <w:fldChar w:fldCharType="begin"/>
      </w:r>
      <w:r>
        <w:instrText xml:space="preserve"> SEQ Figura \* ARABIC </w:instrText>
      </w:r>
      <w:r>
        <w:fldChar w:fldCharType="separate"/>
      </w:r>
      <w:r w:rsidR="009D5C44">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p>
    <w:p w14:paraId="4974A4D1" w14:textId="53AEDF03" w:rsidR="00B548EC" w:rsidRDefault="00B548EC" w:rsidP="00277DEC">
      <w:r>
        <w:t>...</w:t>
      </w:r>
    </w:p>
    <w:p w14:paraId="7874ED37" w14:textId="77777777" w:rsidR="004415D8" w:rsidRDefault="005829DE" w:rsidP="004415D8">
      <w:r>
        <w:rPr>
          <w:noProof/>
        </w:rPr>
        <w:lastRenderedPageBreak/>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r>
        <w:t xml:space="preserve">Figura </w:t>
      </w:r>
      <w:r>
        <w:fldChar w:fldCharType="begin"/>
      </w:r>
      <w:r>
        <w:instrText xml:space="preserve"> SEQ Figura \* ARABIC </w:instrText>
      </w:r>
      <w:r>
        <w:fldChar w:fldCharType="separate"/>
      </w:r>
      <w:r w:rsidR="009D5C44">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p>
    <w:p w14:paraId="6A8CB0C9" w14:textId="1EDD84F0" w:rsidR="005829DE" w:rsidRDefault="00F454DA" w:rsidP="00277DEC">
      <w:pPr>
        <w:rPr>
          <w:lang w:val="en-US"/>
        </w:rPr>
      </w:pPr>
      <w:proofErr w:type="spellStart"/>
      <w:r w:rsidRPr="00EB7EDC">
        <w:rPr>
          <w:lang w:val="en-US"/>
        </w:rPr>
        <w:t>Falar</w:t>
      </w:r>
      <w:proofErr w:type="spellEnd"/>
      <w:r w:rsidRPr="00EB7EDC">
        <w:rPr>
          <w:lang w:val="en-US"/>
        </w:rPr>
        <w:t xml:space="preserve"> </w:t>
      </w:r>
      <w:proofErr w:type="spellStart"/>
      <w:r w:rsidRPr="00EB7EDC">
        <w:rPr>
          <w:lang w:val="en-US"/>
        </w:rPr>
        <w:t>sobre</w:t>
      </w:r>
      <w:proofErr w:type="spellEnd"/>
      <w:r w:rsidRPr="00EB7EDC">
        <w:rPr>
          <w:lang w:val="en-US"/>
        </w:rPr>
        <w:t xml:space="preserve"> </w:t>
      </w:r>
      <w:proofErr w:type="spellStart"/>
      <w:r w:rsidR="00EB7EDC" w:rsidRPr="00EB7EDC">
        <w:rPr>
          <w:lang w:val="en-US"/>
        </w:rPr>
        <w:t>train_test_split</w:t>
      </w:r>
      <w:proofErr w:type="spellEnd"/>
    </w:p>
    <w:p w14:paraId="3341B37F" w14:textId="56798830" w:rsidR="00EB7EDC" w:rsidRDefault="00EB7EDC" w:rsidP="00277DEC">
      <w:pPr>
        <w:rPr>
          <w:lang w:val="en-US"/>
        </w:rPr>
      </w:pPr>
      <w:proofErr w:type="spellStart"/>
      <w:r w:rsidRPr="00EB7EDC">
        <w:rPr>
          <w:lang w:val="en-US"/>
        </w:rPr>
        <w:t>Falar</w:t>
      </w:r>
      <w:proofErr w:type="spellEnd"/>
      <w:r w:rsidRPr="00EB7EDC">
        <w:rPr>
          <w:lang w:val="en-US"/>
        </w:rPr>
        <w:t xml:space="preserve"> </w:t>
      </w:r>
      <w:proofErr w:type="spellStart"/>
      <w:r w:rsidRPr="00EB7EDC">
        <w:rPr>
          <w:lang w:val="en-US"/>
        </w:rPr>
        <w:t>sobre</w:t>
      </w:r>
      <w:proofErr w:type="spellEnd"/>
      <w:r w:rsidRPr="00EB7EDC">
        <w:rPr>
          <w:lang w:val="en-US"/>
        </w:rPr>
        <w:t xml:space="preserve"> </w:t>
      </w:r>
      <w:proofErr w:type="spellStart"/>
      <w:r w:rsidRPr="00EB7EDC">
        <w:rPr>
          <w:lang w:val="en-US"/>
        </w:rPr>
        <w:t>KNeighborsClassifier</w:t>
      </w:r>
      <w:proofErr w:type="spellEnd"/>
    </w:p>
    <w:p w14:paraId="0F6A888F" w14:textId="6FA3564F" w:rsidR="00B87DCC" w:rsidRPr="00EB7EDC" w:rsidRDefault="00B87DCC" w:rsidP="00277DEC">
      <w:pPr>
        <w:rPr>
          <w:lang w:val="en-US"/>
        </w:rPr>
      </w:pPr>
      <w:r>
        <w:rPr>
          <w:lang w:val="en-US"/>
        </w:rPr>
        <w:t xml:space="preserve">… </w:t>
      </w:r>
      <w:proofErr w:type="spellStart"/>
      <w:r w:rsidRPr="00B87DCC">
        <w:rPr>
          <w:lang w:val="en-US"/>
        </w:rPr>
        <w:t>model.score</w:t>
      </w:r>
      <w:proofErr w:type="spellEnd"/>
      <w:r w:rsidRPr="00B87DCC">
        <w:rPr>
          <w:lang w:val="en-US"/>
        </w:rPr>
        <w:t>(</w:t>
      </w:r>
      <w:proofErr w:type="spellStart"/>
      <w:r w:rsidRPr="00B87DCC">
        <w:rPr>
          <w:lang w:val="en-US"/>
        </w:rPr>
        <w:t>X_test</w:t>
      </w:r>
      <w:proofErr w:type="spellEnd"/>
      <w:r w:rsidRPr="00B87DCC">
        <w:rPr>
          <w:lang w:val="en-US"/>
        </w:rPr>
        <w:t xml:space="preserve">, </w:t>
      </w:r>
      <w:proofErr w:type="spellStart"/>
      <w:r w:rsidRPr="00B87DCC">
        <w:rPr>
          <w:lang w:val="en-US"/>
        </w:rPr>
        <w:t>y_test</w:t>
      </w:r>
      <w:proofErr w:type="spellEnd"/>
      <w:r w:rsidRPr="00B87DCC">
        <w:rPr>
          <w:lang w:val="en-US"/>
        </w:rPr>
        <w:t>)</w:t>
      </w:r>
    </w:p>
    <w:p w14:paraId="55CD6BFF" w14:textId="5F542E2B" w:rsidR="00D23405" w:rsidRDefault="00941DE8" w:rsidP="00941DE8">
      <w:pPr>
        <w:pStyle w:val="Ttulo2"/>
        <w:rPr>
          <w:i/>
        </w:rPr>
      </w:pPr>
      <w:bookmarkStart w:id="87" w:name="_Toc51603090"/>
      <w:r>
        <w:t xml:space="preserve">Modelagem </w:t>
      </w:r>
      <w:r w:rsidR="00CC1095">
        <w:t xml:space="preserve">do </w:t>
      </w:r>
      <w:r>
        <w:t>sistema</w:t>
      </w:r>
      <w:r w:rsidR="00726572">
        <w:t xml:space="preserve"> </w:t>
      </w:r>
      <w:bookmarkEnd w:id="87"/>
      <w:r w:rsidR="00AE024C">
        <w:rPr>
          <w:i/>
        </w:rPr>
        <w:t>LORS</w:t>
      </w:r>
    </w:p>
    <w:p w14:paraId="46479C08" w14:textId="11EB97DF" w:rsidR="001D05A1" w:rsidRDefault="001D05A1" w:rsidP="001D05A1">
      <w:r>
        <w:tab/>
      </w:r>
      <w:r w:rsidR="00E52730">
        <w:t xml:space="preserve">Contexto =&gt; sistema =&gt; </w:t>
      </w:r>
      <w:proofErr w:type="spellStart"/>
      <w:r w:rsidR="00E52730">
        <w:t>knn</w:t>
      </w:r>
      <w:proofErr w:type="spellEnd"/>
      <w:r w:rsidR="00E52730">
        <w:t xml:space="preserve">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r>
        <w:t xml:space="preserve">Figura </w:t>
      </w:r>
      <w:r>
        <w:fldChar w:fldCharType="begin"/>
      </w:r>
      <w:r>
        <w:instrText xml:space="preserve"> SEQ Figura \* ARABIC </w:instrText>
      </w:r>
      <w:r>
        <w:fldChar w:fldCharType="separate"/>
      </w:r>
      <w:r w:rsidR="009D5C44">
        <w:rPr>
          <w:noProof/>
        </w:rPr>
        <w:t>23</w:t>
      </w:r>
      <w:r>
        <w:fldChar w:fldCharType="end"/>
      </w:r>
      <w:r>
        <w:t xml:space="preserve"> Visão macro do sistema LORS </w:t>
      </w:r>
      <w:r w:rsidRPr="00A73EA3">
        <w:t>(próprio, 2020)</w:t>
      </w:r>
    </w:p>
    <w:p w14:paraId="690211CB" w14:textId="5CAF837B" w:rsidR="002638C0" w:rsidRDefault="00542BF8" w:rsidP="00CA31F6">
      <w:pPr>
        <w:pStyle w:val="Ttulo3"/>
      </w:pPr>
      <w:bookmarkStart w:id="88" w:name="_Toc51603092"/>
      <w:r>
        <w:t>C</w:t>
      </w:r>
      <w:r w:rsidR="002638C0">
        <w:t>omo o trabalho vai relacionar as músicas que o usuário gosta aos contextos?</w:t>
      </w:r>
      <w:bookmarkEnd w:id="88"/>
    </w:p>
    <w:p w14:paraId="148A0EA6" w14:textId="362D65AB" w:rsidR="004E0FBD" w:rsidRDefault="004E0FBD" w:rsidP="00CA31F6">
      <w:r>
        <w:lastRenderedPageBreak/>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89" w:name="_Toc51603093"/>
      <w:r>
        <w:t>C</w:t>
      </w:r>
      <w:r w:rsidR="002638C0">
        <w:t xml:space="preserve">omo o trabalho vai recomendar novas </w:t>
      </w:r>
      <w:r>
        <w:t>músicas</w:t>
      </w:r>
      <w:r w:rsidR="002638C0">
        <w:t xml:space="preserve"> a partir da relação de contexto x </w:t>
      </w:r>
      <w:r>
        <w:t>música</w:t>
      </w:r>
      <w:r w:rsidR="002638C0">
        <w:t>?</w:t>
      </w:r>
      <w:bookmarkEnd w:id="89"/>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0B5C1306" w:rsidR="00825663" w:rsidRDefault="00825663" w:rsidP="00CA31F6">
      <w:pPr>
        <w:pStyle w:val="Ttulo2"/>
      </w:pPr>
      <w:bookmarkStart w:id="90" w:name="_Toc51603094"/>
      <w:r>
        <w:t>roteiro</w:t>
      </w:r>
      <w:bookmarkEnd w:id="90"/>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1"/>
      <w:r w:rsidR="00F97970">
        <w:t xml:space="preserve"> </w:t>
      </w:r>
      <w:commentRangeEnd w:id="91"/>
      <w:r w:rsidR="00F97970">
        <w:rPr>
          <w:rStyle w:val="Refdecomentrio"/>
        </w:rPr>
        <w:commentReference w:id="91"/>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92" w:name="_Toc51603095"/>
      <w:r w:rsidRPr="006C1E7D">
        <w:lastRenderedPageBreak/>
        <w:t>CONCLUSÃO</w:t>
      </w:r>
      <w:bookmarkEnd w:id="92"/>
    </w:p>
    <w:p w14:paraId="45DBB776" w14:textId="3B3C5307" w:rsidR="008F2AE9" w:rsidRDefault="00DF3A09" w:rsidP="00CA31F6">
      <w:r>
        <w:tab/>
      </w:r>
      <w:commentRangeStart w:id="93"/>
      <w:commentRangeStart w:id="94"/>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3"/>
      <w:r w:rsidR="009518DB">
        <w:rPr>
          <w:rStyle w:val="Refdecomentrio"/>
        </w:rPr>
        <w:commentReference w:id="93"/>
      </w:r>
      <w:commentRangeEnd w:id="94"/>
      <w:r w:rsidR="00462A36">
        <w:rPr>
          <w:rStyle w:val="Refdecomentrio"/>
        </w:rPr>
        <w:commentReference w:id="94"/>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95" w:name="_Toc51603096"/>
      <w:commentRangeStart w:id="96"/>
      <w:commentRangeStart w:id="97"/>
      <w:r w:rsidRPr="00310EA6">
        <w:lastRenderedPageBreak/>
        <w:t>Referências Bibliográficas</w:t>
      </w:r>
      <w:commentRangeEnd w:id="96"/>
      <w:r w:rsidR="009518DB">
        <w:rPr>
          <w:rStyle w:val="Refdecomentrio"/>
          <w:b w:val="0"/>
          <w:caps w:val="0"/>
          <w:snapToGrid/>
          <w:spacing w:val="0"/>
          <w:kern w:val="0"/>
        </w:rPr>
        <w:commentReference w:id="96"/>
      </w:r>
      <w:commentRangeEnd w:id="97"/>
      <w:r w:rsidR="005A74E7">
        <w:rPr>
          <w:rStyle w:val="Refdecomentrio"/>
          <w:b w:val="0"/>
          <w:caps w:val="0"/>
          <w:snapToGrid/>
          <w:spacing w:val="0"/>
          <w:kern w:val="0"/>
        </w:rPr>
        <w:commentReference w:id="97"/>
      </w:r>
      <w:bookmarkEnd w:id="95"/>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w:t>
      </w:r>
      <w:r w:rsidRPr="00E35470">
        <w:rPr>
          <w:noProof/>
        </w:rPr>
        <w:t xml:space="preserve">[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5"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3"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4"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6"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8"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59"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3"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7"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69"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0"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1"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2"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3"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4"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8"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2"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3"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4"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5"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91"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3"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4"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6"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7"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DB6E65" w14:textId="77777777" w:rsidR="00887453" w:rsidRDefault="00887453" w:rsidP="00CA31F6">
      <w:r>
        <w:separator/>
      </w:r>
    </w:p>
    <w:p w14:paraId="5E270BEE" w14:textId="77777777" w:rsidR="00887453" w:rsidRDefault="00887453" w:rsidP="00CA31F6"/>
    <w:p w14:paraId="1B01913D" w14:textId="77777777" w:rsidR="00887453" w:rsidRDefault="00887453" w:rsidP="00CA31F6"/>
    <w:p w14:paraId="262D9A97" w14:textId="77777777" w:rsidR="00887453" w:rsidRDefault="00887453" w:rsidP="00CA31F6"/>
    <w:p w14:paraId="3E906CFF" w14:textId="77777777" w:rsidR="00887453" w:rsidRDefault="00887453" w:rsidP="00CA31F6"/>
    <w:p w14:paraId="45B239D2" w14:textId="77777777" w:rsidR="00887453" w:rsidRDefault="00887453" w:rsidP="00CA31F6"/>
    <w:p w14:paraId="6160F631" w14:textId="77777777" w:rsidR="00887453" w:rsidRDefault="00887453" w:rsidP="00CA31F6"/>
    <w:p w14:paraId="5FD1ABE3" w14:textId="77777777" w:rsidR="00887453" w:rsidRDefault="00887453" w:rsidP="00CA31F6"/>
    <w:p w14:paraId="09BC077F" w14:textId="77777777" w:rsidR="00887453" w:rsidRDefault="00887453" w:rsidP="00CA31F6"/>
    <w:p w14:paraId="0D78596C" w14:textId="77777777" w:rsidR="00887453" w:rsidRDefault="00887453" w:rsidP="00CA31F6"/>
    <w:p w14:paraId="5D0B463F" w14:textId="77777777" w:rsidR="00887453" w:rsidRDefault="00887453" w:rsidP="00CA31F6"/>
    <w:p w14:paraId="1492B9B4" w14:textId="77777777" w:rsidR="00887453" w:rsidRDefault="00887453" w:rsidP="00CA31F6"/>
    <w:p w14:paraId="5BEAE78F" w14:textId="77777777" w:rsidR="00887453" w:rsidRDefault="00887453" w:rsidP="00CA31F6"/>
    <w:p w14:paraId="5DC2497D" w14:textId="77777777" w:rsidR="00887453" w:rsidRDefault="00887453" w:rsidP="00CA31F6"/>
    <w:p w14:paraId="018A39E0" w14:textId="77777777" w:rsidR="00887453" w:rsidRDefault="00887453" w:rsidP="00CA31F6"/>
    <w:p w14:paraId="2EDAE459" w14:textId="77777777" w:rsidR="00887453" w:rsidRDefault="00887453" w:rsidP="00CA31F6"/>
    <w:p w14:paraId="1E76F6FD" w14:textId="77777777" w:rsidR="00887453" w:rsidRDefault="00887453" w:rsidP="00CA31F6"/>
    <w:p w14:paraId="54EDFFEB" w14:textId="77777777" w:rsidR="00887453" w:rsidRDefault="00887453" w:rsidP="00CA31F6"/>
    <w:p w14:paraId="497FBED0" w14:textId="77777777" w:rsidR="00887453" w:rsidRDefault="00887453" w:rsidP="00CA31F6"/>
    <w:p w14:paraId="44C80B07" w14:textId="77777777" w:rsidR="00887453" w:rsidRDefault="00887453" w:rsidP="00CA31F6"/>
    <w:p w14:paraId="495BE0BC" w14:textId="77777777" w:rsidR="00887453" w:rsidRDefault="00887453" w:rsidP="00CA31F6"/>
    <w:p w14:paraId="64C97A4A" w14:textId="77777777" w:rsidR="00887453" w:rsidRDefault="00887453" w:rsidP="00CA31F6"/>
    <w:p w14:paraId="20655B9A" w14:textId="77777777" w:rsidR="00887453" w:rsidRDefault="00887453" w:rsidP="00CA31F6"/>
    <w:p w14:paraId="6B77D9F1" w14:textId="77777777" w:rsidR="00887453" w:rsidRDefault="00887453" w:rsidP="00CA31F6"/>
    <w:p w14:paraId="6FF0D8D3" w14:textId="77777777" w:rsidR="00887453" w:rsidRDefault="00887453" w:rsidP="00CA31F6"/>
    <w:p w14:paraId="05BB149C" w14:textId="77777777" w:rsidR="00887453" w:rsidRDefault="00887453" w:rsidP="00CA31F6"/>
    <w:p w14:paraId="7512652F" w14:textId="77777777" w:rsidR="00887453" w:rsidRDefault="00887453"/>
    <w:p w14:paraId="5DC0A4F9" w14:textId="77777777" w:rsidR="00887453" w:rsidRDefault="00887453"/>
    <w:p w14:paraId="4285C9AF" w14:textId="77777777" w:rsidR="00887453" w:rsidRDefault="00887453" w:rsidP="00CE0E7B"/>
    <w:p w14:paraId="219727A0" w14:textId="77777777" w:rsidR="00887453" w:rsidRDefault="00887453" w:rsidP="00CE0E7B"/>
    <w:p w14:paraId="3ED7F1ED" w14:textId="77777777" w:rsidR="00887453" w:rsidRDefault="00887453" w:rsidP="00F06399"/>
  </w:endnote>
  <w:endnote w:type="continuationSeparator" w:id="0">
    <w:p w14:paraId="3E151ED5" w14:textId="77777777" w:rsidR="00887453" w:rsidRDefault="00887453" w:rsidP="00CA31F6">
      <w:r>
        <w:continuationSeparator/>
      </w:r>
    </w:p>
    <w:p w14:paraId="4B4CAB38" w14:textId="77777777" w:rsidR="00887453" w:rsidRDefault="00887453" w:rsidP="00CA31F6"/>
    <w:p w14:paraId="57515504" w14:textId="77777777" w:rsidR="00887453" w:rsidRDefault="00887453" w:rsidP="00CA31F6"/>
    <w:p w14:paraId="663753D7" w14:textId="77777777" w:rsidR="00887453" w:rsidRDefault="00887453" w:rsidP="00CA31F6"/>
    <w:p w14:paraId="739853B1" w14:textId="77777777" w:rsidR="00887453" w:rsidRDefault="00887453" w:rsidP="00CA31F6"/>
    <w:p w14:paraId="35CF9F6B" w14:textId="77777777" w:rsidR="00887453" w:rsidRDefault="00887453" w:rsidP="00CA31F6"/>
    <w:p w14:paraId="792397EC" w14:textId="77777777" w:rsidR="00887453" w:rsidRDefault="00887453" w:rsidP="00CA31F6"/>
    <w:p w14:paraId="65882095" w14:textId="77777777" w:rsidR="00887453" w:rsidRDefault="00887453" w:rsidP="00CA31F6"/>
    <w:p w14:paraId="3256EB0B" w14:textId="77777777" w:rsidR="00887453" w:rsidRDefault="00887453" w:rsidP="00CA31F6"/>
    <w:p w14:paraId="4B83C296" w14:textId="77777777" w:rsidR="00887453" w:rsidRDefault="00887453" w:rsidP="00CA31F6"/>
    <w:p w14:paraId="18CCDA2C" w14:textId="77777777" w:rsidR="00887453" w:rsidRDefault="00887453" w:rsidP="00CA31F6"/>
    <w:p w14:paraId="05DA901F" w14:textId="77777777" w:rsidR="00887453" w:rsidRDefault="00887453" w:rsidP="00CA31F6"/>
    <w:p w14:paraId="2CD7A957" w14:textId="77777777" w:rsidR="00887453" w:rsidRDefault="00887453" w:rsidP="00CA31F6"/>
    <w:p w14:paraId="68882B4C" w14:textId="77777777" w:rsidR="00887453" w:rsidRDefault="00887453" w:rsidP="00CA31F6"/>
    <w:p w14:paraId="4AF1E165" w14:textId="77777777" w:rsidR="00887453" w:rsidRDefault="00887453" w:rsidP="00CA31F6"/>
    <w:p w14:paraId="3C60B0EA" w14:textId="77777777" w:rsidR="00887453" w:rsidRDefault="00887453" w:rsidP="00CA31F6"/>
    <w:p w14:paraId="646FD6F3" w14:textId="77777777" w:rsidR="00887453" w:rsidRDefault="00887453" w:rsidP="00CA31F6"/>
    <w:p w14:paraId="31960F3B" w14:textId="77777777" w:rsidR="00887453" w:rsidRDefault="00887453" w:rsidP="00CA31F6"/>
    <w:p w14:paraId="64D313F0" w14:textId="77777777" w:rsidR="00887453" w:rsidRDefault="00887453" w:rsidP="00CA31F6"/>
    <w:p w14:paraId="10B0BF4C" w14:textId="77777777" w:rsidR="00887453" w:rsidRDefault="00887453" w:rsidP="00CA31F6"/>
    <w:p w14:paraId="67A789AB" w14:textId="77777777" w:rsidR="00887453" w:rsidRDefault="00887453" w:rsidP="00CA31F6"/>
    <w:p w14:paraId="215954C4" w14:textId="77777777" w:rsidR="00887453" w:rsidRDefault="00887453" w:rsidP="00CA31F6"/>
    <w:p w14:paraId="7B15AF67" w14:textId="77777777" w:rsidR="00887453" w:rsidRDefault="00887453" w:rsidP="00CA31F6"/>
    <w:p w14:paraId="09F6F835" w14:textId="77777777" w:rsidR="00887453" w:rsidRDefault="00887453" w:rsidP="00CA31F6"/>
    <w:p w14:paraId="629CD168" w14:textId="77777777" w:rsidR="00887453" w:rsidRDefault="00887453" w:rsidP="00CA31F6"/>
    <w:p w14:paraId="351A7FEA" w14:textId="77777777" w:rsidR="00887453" w:rsidRDefault="00887453" w:rsidP="00CA31F6"/>
    <w:p w14:paraId="54A9F485" w14:textId="77777777" w:rsidR="00887453" w:rsidRDefault="00887453"/>
    <w:p w14:paraId="17167B38" w14:textId="77777777" w:rsidR="00887453" w:rsidRDefault="00887453"/>
    <w:p w14:paraId="5481D235" w14:textId="77777777" w:rsidR="00887453" w:rsidRDefault="00887453" w:rsidP="00CE0E7B"/>
    <w:p w14:paraId="136A244E" w14:textId="77777777" w:rsidR="00887453" w:rsidRDefault="00887453" w:rsidP="00CE0E7B"/>
    <w:p w14:paraId="69FF9123" w14:textId="77777777" w:rsidR="00887453" w:rsidRDefault="00887453"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F0EA99" w14:textId="77777777" w:rsidR="00887453" w:rsidRDefault="00887453" w:rsidP="00CA31F6">
      <w:r>
        <w:separator/>
      </w:r>
    </w:p>
    <w:p w14:paraId="7C64EAFC" w14:textId="77777777" w:rsidR="00887453" w:rsidRDefault="00887453" w:rsidP="00CA31F6"/>
    <w:p w14:paraId="4697CC0B" w14:textId="77777777" w:rsidR="00887453" w:rsidRDefault="00887453" w:rsidP="00CA31F6"/>
    <w:p w14:paraId="487B9DA2" w14:textId="77777777" w:rsidR="00887453" w:rsidRDefault="00887453" w:rsidP="00CA31F6"/>
    <w:p w14:paraId="495B2F4F" w14:textId="77777777" w:rsidR="00887453" w:rsidRDefault="00887453" w:rsidP="00CA31F6"/>
    <w:p w14:paraId="4A32D346" w14:textId="77777777" w:rsidR="00887453" w:rsidRDefault="00887453" w:rsidP="00CA31F6"/>
    <w:p w14:paraId="1ADFFBA6" w14:textId="77777777" w:rsidR="00887453" w:rsidRDefault="00887453" w:rsidP="00CA31F6"/>
    <w:p w14:paraId="1DC5D344" w14:textId="77777777" w:rsidR="00887453" w:rsidRDefault="00887453" w:rsidP="00CA31F6"/>
    <w:p w14:paraId="4946A7E0" w14:textId="77777777" w:rsidR="00887453" w:rsidRDefault="00887453" w:rsidP="00CA31F6"/>
    <w:p w14:paraId="36A323DA" w14:textId="77777777" w:rsidR="00887453" w:rsidRDefault="00887453" w:rsidP="00CA31F6"/>
    <w:p w14:paraId="2BA3361E" w14:textId="77777777" w:rsidR="00887453" w:rsidRDefault="00887453" w:rsidP="00CA31F6"/>
    <w:p w14:paraId="2F5FE129" w14:textId="77777777" w:rsidR="00887453" w:rsidRDefault="00887453" w:rsidP="00CA31F6"/>
    <w:p w14:paraId="0C4DA795" w14:textId="77777777" w:rsidR="00887453" w:rsidRDefault="00887453" w:rsidP="00CA31F6"/>
    <w:p w14:paraId="1A22AFC3" w14:textId="77777777" w:rsidR="00887453" w:rsidRDefault="00887453" w:rsidP="00CA31F6"/>
    <w:p w14:paraId="3FBD7AE5" w14:textId="77777777" w:rsidR="00887453" w:rsidRDefault="00887453" w:rsidP="00CA31F6"/>
    <w:p w14:paraId="63207FBA" w14:textId="77777777" w:rsidR="00887453" w:rsidRDefault="00887453" w:rsidP="00CA31F6"/>
    <w:p w14:paraId="70D0E8EB" w14:textId="77777777" w:rsidR="00887453" w:rsidRDefault="00887453" w:rsidP="00CA31F6"/>
    <w:p w14:paraId="19848439" w14:textId="77777777" w:rsidR="00887453" w:rsidRDefault="00887453"/>
    <w:p w14:paraId="0BD13422" w14:textId="77777777" w:rsidR="00887453" w:rsidRDefault="00887453"/>
    <w:p w14:paraId="73C9C361" w14:textId="77777777" w:rsidR="00887453" w:rsidRDefault="00887453" w:rsidP="00CE0E7B"/>
    <w:p w14:paraId="1E5967F0" w14:textId="77777777" w:rsidR="00887453" w:rsidRDefault="00887453" w:rsidP="00CE0E7B"/>
    <w:p w14:paraId="66F513DD" w14:textId="77777777" w:rsidR="00887453" w:rsidRDefault="00887453" w:rsidP="00F06399"/>
  </w:footnote>
  <w:footnote w:type="continuationSeparator" w:id="0">
    <w:p w14:paraId="427D23FA" w14:textId="77777777" w:rsidR="00887453" w:rsidRDefault="00887453" w:rsidP="00CA31F6">
      <w:r>
        <w:continuationSeparator/>
      </w:r>
    </w:p>
    <w:p w14:paraId="55D9F30E" w14:textId="77777777" w:rsidR="00887453" w:rsidRDefault="00887453" w:rsidP="00CA31F6"/>
    <w:p w14:paraId="254E33A2" w14:textId="77777777" w:rsidR="00887453" w:rsidRDefault="00887453" w:rsidP="00CA31F6"/>
    <w:p w14:paraId="441F95A2" w14:textId="77777777" w:rsidR="00887453" w:rsidRDefault="00887453" w:rsidP="00CA31F6"/>
    <w:p w14:paraId="0ABC4225" w14:textId="77777777" w:rsidR="00887453" w:rsidRDefault="00887453" w:rsidP="00CA31F6"/>
    <w:p w14:paraId="73423432" w14:textId="77777777" w:rsidR="00887453" w:rsidRDefault="00887453" w:rsidP="00CA31F6"/>
    <w:p w14:paraId="4DD94931" w14:textId="77777777" w:rsidR="00887453" w:rsidRDefault="00887453" w:rsidP="00CA31F6"/>
    <w:p w14:paraId="23D9AD5A" w14:textId="77777777" w:rsidR="00887453" w:rsidRDefault="00887453" w:rsidP="00CA31F6"/>
    <w:p w14:paraId="70DC1349" w14:textId="77777777" w:rsidR="00887453" w:rsidRDefault="00887453" w:rsidP="00CA31F6"/>
    <w:p w14:paraId="45DCBD32" w14:textId="77777777" w:rsidR="00887453" w:rsidRDefault="00887453" w:rsidP="00CA31F6"/>
    <w:p w14:paraId="405313BC" w14:textId="77777777" w:rsidR="00887453" w:rsidRDefault="00887453" w:rsidP="00CA31F6"/>
    <w:p w14:paraId="4E28F4B4" w14:textId="77777777" w:rsidR="00887453" w:rsidRDefault="00887453" w:rsidP="00CA31F6"/>
    <w:p w14:paraId="14407C54" w14:textId="77777777" w:rsidR="00887453" w:rsidRDefault="00887453" w:rsidP="00CA31F6"/>
    <w:p w14:paraId="08EE5B51" w14:textId="77777777" w:rsidR="00887453" w:rsidRDefault="00887453" w:rsidP="00CA31F6"/>
    <w:p w14:paraId="3B31D9C4" w14:textId="77777777" w:rsidR="00887453" w:rsidRDefault="00887453" w:rsidP="00CA31F6"/>
    <w:p w14:paraId="027BF58B" w14:textId="77777777" w:rsidR="00887453" w:rsidRDefault="00887453" w:rsidP="00CA31F6"/>
    <w:p w14:paraId="688797F5" w14:textId="77777777" w:rsidR="00887453" w:rsidRDefault="00887453" w:rsidP="00CA31F6"/>
    <w:p w14:paraId="34DD7044" w14:textId="77777777" w:rsidR="00887453" w:rsidRDefault="00887453" w:rsidP="00CA31F6"/>
    <w:p w14:paraId="2E28BE84" w14:textId="77777777" w:rsidR="00887453" w:rsidRDefault="00887453" w:rsidP="00CA31F6"/>
    <w:p w14:paraId="6C219150" w14:textId="77777777" w:rsidR="00887453" w:rsidRDefault="00887453" w:rsidP="00CA31F6"/>
    <w:p w14:paraId="5ED08F37" w14:textId="77777777" w:rsidR="00887453" w:rsidRDefault="00887453" w:rsidP="00CA31F6"/>
    <w:p w14:paraId="02131337" w14:textId="77777777" w:rsidR="00887453" w:rsidRDefault="00887453" w:rsidP="00CA31F6"/>
    <w:p w14:paraId="30D4DD7A" w14:textId="77777777" w:rsidR="00887453" w:rsidRDefault="00887453" w:rsidP="00CA31F6"/>
    <w:p w14:paraId="71416983" w14:textId="77777777" w:rsidR="00887453" w:rsidRDefault="00887453" w:rsidP="00CA31F6"/>
    <w:p w14:paraId="7579AF69" w14:textId="77777777" w:rsidR="00887453" w:rsidRDefault="00887453" w:rsidP="00CA31F6"/>
    <w:p w14:paraId="584B53D7" w14:textId="77777777" w:rsidR="00887453" w:rsidRDefault="00887453" w:rsidP="00CA31F6"/>
    <w:p w14:paraId="5CDC5351" w14:textId="77777777" w:rsidR="00887453" w:rsidRDefault="00887453"/>
    <w:p w14:paraId="0B754011" w14:textId="77777777" w:rsidR="00887453" w:rsidRDefault="00887453"/>
    <w:p w14:paraId="2C278666" w14:textId="77777777" w:rsidR="00887453" w:rsidRDefault="00887453" w:rsidP="00CE0E7B"/>
    <w:p w14:paraId="035BAFB4" w14:textId="77777777" w:rsidR="00887453" w:rsidRDefault="00887453" w:rsidP="00CE0E7B"/>
    <w:p w14:paraId="6F704C27" w14:textId="77777777" w:rsidR="00887453" w:rsidRDefault="00887453"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00DD"/>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6519"/>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8D4"/>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5E6"/>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87453"/>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577E"/>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B5A4A"/>
    <w:rsid w:val="00AC13AD"/>
    <w:rsid w:val="00AC1AD2"/>
    <w:rsid w:val="00AC269A"/>
    <w:rsid w:val="00AC2B6F"/>
    <w:rsid w:val="00AC374F"/>
    <w:rsid w:val="00AC3883"/>
    <w:rsid w:val="00AC4590"/>
    <w:rsid w:val="00AC4F44"/>
    <w:rsid w:val="00AC5353"/>
    <w:rsid w:val="00AC5E67"/>
    <w:rsid w:val="00AC62AB"/>
    <w:rsid w:val="00AD0675"/>
    <w:rsid w:val="00AD0D94"/>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8EC"/>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31AA"/>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5BE7"/>
    <w:rsid w:val="00E465CE"/>
    <w:rsid w:val="00E47C29"/>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1</TotalTime>
  <Pages>58</Pages>
  <Words>17952</Words>
  <Characters>96943</Characters>
  <Application>Microsoft Office Word</Application>
  <DocSecurity>0</DocSecurity>
  <Lines>807</Lines>
  <Paragraphs>2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466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397</cp:revision>
  <cp:lastPrinted>2003-10-22T01:33:00Z</cp:lastPrinted>
  <dcterms:created xsi:type="dcterms:W3CDTF">2020-07-01T22:52:00Z</dcterms:created>
  <dcterms:modified xsi:type="dcterms:W3CDTF">2020-10-1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